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F(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E112BAE"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0"/>
      <w:r>
        <w:rPr>
          <w:rFonts w:ascii="Calibri" w:hAnsi="Calibri"/>
        </w:rPr>
        <w:lastRenderedPageBreak/>
        <w:t>Introduction</w:t>
      </w:r>
      <w:commentRangeEnd w:id="0"/>
      <w:r w:rsidR="00956F8E">
        <w:rPr>
          <w:rStyle w:val="CommentReference"/>
        </w:rPr>
        <w:commentReference w:id="0"/>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
      <w:r w:rsidR="003F146A">
        <w:rPr>
          <w:rFonts w:ascii="Calibri" w:hAnsi="Calibri"/>
        </w:rPr>
        <w:t>6000 genetically distinct varieties</w:t>
      </w:r>
      <w:commentRangeEnd w:id="1"/>
      <w:r w:rsidR="002C1678">
        <w:rPr>
          <w:rFonts w:ascii="Calibri" w:hAnsi="Calibri"/>
        </w:rPr>
        <w:t xml:space="preserve"> grown for many purposes</w:t>
      </w:r>
      <w:r w:rsidR="003F146A">
        <w:rPr>
          <w:rStyle w:val="CommentReference"/>
        </w:rPr>
        <w:commentReference w:id="1"/>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36}{Chuine,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per°C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2"/>
      <w:r w:rsidR="004F5C1C">
        <w:rPr>
          <w:rFonts w:ascii="Calibri" w:hAnsi="Calibri"/>
        </w:rPr>
        <w:t>Benjamin, 2016 #31</w:t>
      </w:r>
      <w:commentRangeEnd w:id="2"/>
      <w:r w:rsidR="005D0309">
        <w:rPr>
          <w:rStyle w:val="CommentReference"/>
        </w:rPr>
        <w:commentReference w:id="2"/>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3"/>
      <w:r w:rsidR="00B05C38">
        <w:rPr>
          <w:rFonts w:ascii="Calibri" w:hAnsi="Calibri"/>
        </w:rPr>
        <w:t>Wolkovich, 2017 #32</w:t>
      </w:r>
      <w:commentRangeEnd w:id="3"/>
      <w:r w:rsidR="00351E75">
        <w:rPr>
          <w:rStyle w:val="CommentReference"/>
        </w:rPr>
        <w:commentReference w:id="3"/>
      </w:r>
      <w:r w:rsidR="00B05C38">
        <w:rPr>
          <w:rFonts w:ascii="Calibri" w:hAnsi="Calibri"/>
        </w:rPr>
        <w:t>}</w:t>
      </w:r>
      <w:r w:rsidR="001212C6">
        <w:rPr>
          <w:rFonts w:ascii="Calibri" w:hAnsi="Calibri"/>
        </w:rPr>
        <w:t>{Boursiuo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4"/>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Zaka, 2017 #61;Zaka, 2016 #60}.  It is possible that flowering will follow a similar bell-shaped response curve.</w:t>
      </w:r>
      <w:commentRangeEnd w:id="4"/>
      <w:r w:rsidR="002B5525">
        <w:rPr>
          <w:rStyle w:val="CommentReference"/>
        </w:rPr>
        <w:commentReference w:id="4"/>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5"/>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5"/>
    <w:p w14:paraId="6DAFE95D" w14:textId="2BEEF2AD" w:rsidR="00102AE5" w:rsidRDefault="005255D9" w:rsidP="00327673">
      <w:pPr>
        <w:outlineLvl w:val="0"/>
        <w:rPr>
          <w:rFonts w:ascii="Calibri" w:hAnsi="Calibri"/>
        </w:rPr>
      </w:pPr>
      <w:r>
        <w:rPr>
          <w:rStyle w:val="CommentReference"/>
        </w:rPr>
        <w:lastRenderedPageBreak/>
        <w:commentReference w:id="5"/>
      </w:r>
      <w:commentRangeStart w:id="6"/>
      <w:r w:rsidR="009A706E">
        <w:rPr>
          <w:rFonts w:ascii="Calibri" w:hAnsi="Calibri"/>
        </w:rPr>
        <w:t>Discussion</w:t>
      </w:r>
      <w:commentRangeEnd w:id="6"/>
      <w:r w:rsidR="00146126">
        <w:rPr>
          <w:rStyle w:val="CommentReference"/>
        </w:rPr>
        <w:commentReference w:id="6"/>
      </w:r>
    </w:p>
    <w:p w14:paraId="08E0A2FA" w14:textId="2CD91947" w:rsidR="009A706E" w:rsidRDefault="009A706E">
      <w:pPr>
        <w:rPr>
          <w:rFonts w:ascii="Calibri" w:hAnsi="Calibri"/>
        </w:rPr>
      </w:pPr>
    </w:p>
    <w:p w14:paraId="21D3CAB9" w14:textId="026760F0"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7"/>
      <w:r w:rsidR="00DF4911">
        <w:rPr>
          <w:rFonts w:ascii="Calibri" w:hAnsi="Calibri"/>
        </w:rPr>
        <w:t>Contrary to expectations of most phenological models</w:t>
      </w:r>
      <w:r w:rsidR="003E77A8">
        <w:rPr>
          <w:rFonts w:ascii="Calibri" w:hAnsi="Calibri"/>
        </w:rPr>
        <w:t xml:space="preserve"> (CITES)</w:t>
      </w:r>
      <w:r w:rsidR="00DF4911">
        <w:rPr>
          <w:rFonts w:ascii="Calibri" w:hAnsi="Calibri"/>
        </w:rPr>
        <w:t xml:space="preserve">, we found that phenology was not delayed in either the coldest or warmest chambers.  </w:t>
      </w:r>
      <w:commentRangeEnd w:id="7"/>
      <w:r w:rsidR="00DF4911">
        <w:rPr>
          <w:rStyle w:val="CommentReference"/>
        </w:rPr>
        <w:commentReference w:id="7"/>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8"/>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8"/>
      <w:r w:rsidR="00A46EC6">
        <w:rPr>
          <w:rStyle w:val="CommentReference"/>
        </w:rPr>
        <w:commentReference w:id="8"/>
      </w:r>
    </w:p>
    <w:p w14:paraId="44B9DBBA" w14:textId="77777777" w:rsidR="00C11E45" w:rsidRDefault="00C11E45">
      <w:pPr>
        <w:rPr>
          <w:rFonts w:ascii="Calibri" w:hAnsi="Calibri"/>
        </w:rPr>
      </w:pPr>
    </w:p>
    <w:p w14:paraId="482DE55E" w14:textId="20D7947F"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TABLE #).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9"/>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9"/>
      <w:r w:rsidR="00CD2B80">
        <w:rPr>
          <w:rStyle w:val="CommentReference"/>
        </w:rPr>
        <w:commentReference w:id="9"/>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Milcu,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8B42B9D" w:rsidR="00853AF2" w:rsidRDefault="005764AF">
      <w:pPr>
        <w:rPr>
          <w:rFonts w:ascii="Calibri" w:hAnsi="Calibri"/>
        </w:rPr>
      </w:pPr>
      <w:commentRangeStart w:id="10"/>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IGURE #).  This suggests that the overall progression and timing of phenological development was not negatively affected or altered by the lab setting, and</w:t>
      </w:r>
      <w:r w:rsidR="000B7546">
        <w:rPr>
          <w:rFonts w:ascii="Calibri" w:hAnsi="Calibri"/>
        </w:rPr>
        <w:t xml:space="preserve"> it can be used in models along with field data to better predict winegrape response to climate change.  </w:t>
      </w:r>
      <w:commentRangeEnd w:id="10"/>
      <w:r w:rsidR="00CD2B80">
        <w:rPr>
          <w:rStyle w:val="CommentReference"/>
        </w:rPr>
        <w:commentReference w:id="10"/>
      </w:r>
    </w:p>
    <w:p w14:paraId="62FA184D" w14:textId="2F831BE3" w:rsidR="00E270D8" w:rsidRDefault="00E270D8">
      <w:pPr>
        <w:rPr>
          <w:rFonts w:ascii="Calibri" w:hAnsi="Calibri"/>
        </w:rPr>
      </w:pPr>
    </w:p>
    <w:p w14:paraId="53D1AC1B" w14:textId="5CA4E7BC"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bookmarkStart w:id="11" w:name="_GoBack"/>
      <w:bookmarkEnd w:id="11"/>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63316B08" w14:textId="74D00105" w:rsidR="00DF4911" w:rsidRDefault="00DF4911">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DF4911" w:rsidRDefault="00DF4911">
      <w:pPr>
        <w:pStyle w:val="CommentText"/>
      </w:pPr>
    </w:p>
    <w:p w14:paraId="6AC424BC" w14:textId="01C22D52" w:rsidR="00DF4911" w:rsidRDefault="00DF4911">
      <w:pPr>
        <w:pStyle w:val="CommentText"/>
      </w:pPr>
      <w:r>
        <w:t xml:space="preserve">I just added my comments to this document, so please accept changes on all that you are happy with. </w:t>
      </w:r>
    </w:p>
  </w:comment>
  <w:comment w:id="1" w:author="Elizabeth Wolkovich" w:date="2018-04-02T13:17:00Z" w:initials="EW">
    <w:p w14:paraId="4CE1F523" w14:textId="19363DC8" w:rsidR="00DF4911" w:rsidRDefault="00DF4911">
      <w:pPr>
        <w:pStyle w:val="CommentText"/>
      </w:pPr>
      <w:r>
        <w:rPr>
          <w:rStyle w:val="CommentReference"/>
        </w:rPr>
        <w:annotationRef/>
      </w:r>
      <w:r>
        <w:t>We should check if this refers to pure vinifera or includes hybrids!</w:t>
      </w:r>
    </w:p>
  </w:comment>
  <w:comment w:id="2" w:author="Elizabeth Wolkovich" w:date="2018-04-02T13:22:00Z" w:initials="EW">
    <w:p w14:paraId="3F97A98F" w14:textId="0B352538" w:rsidR="00DF4911" w:rsidRDefault="00DF4911">
      <w:pPr>
        <w:pStyle w:val="CommentText"/>
      </w:pPr>
      <w:r>
        <w:rPr>
          <w:rStyle w:val="CommentReference"/>
        </w:rPr>
        <w:annotationRef/>
      </w:r>
      <w:r>
        <w:t>Nice!</w:t>
      </w:r>
    </w:p>
  </w:comment>
  <w:comment w:id="3" w:author="Elizabeth Wolkovich" w:date="2018-04-02T13:15:00Z" w:initials="EW">
    <w:p w14:paraId="5F9DBE9E" w14:textId="4A549536" w:rsidR="00DF4911" w:rsidRDefault="00DF4911">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4" w:author="Elizabeth Wolkovich" w:date="2018-04-02T13:13:00Z" w:initials="EW">
    <w:p w14:paraId="6B4E41CF" w14:textId="057A5B72" w:rsidR="00DF4911" w:rsidRDefault="00DF4911">
      <w:pPr>
        <w:pStyle w:val="CommentText"/>
      </w:pPr>
      <w:r>
        <w:rPr>
          <w:rStyle w:val="CommentReference"/>
        </w:rPr>
        <w:annotationRef/>
      </w:r>
      <w:r>
        <w:t>Great!</w:t>
      </w:r>
    </w:p>
  </w:comment>
  <w:comment w:id="5"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6"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7"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sentence so I am moving it up. </w:t>
      </w:r>
    </w:p>
  </w:comment>
  <w:comment w:id="8" w:author="Elizabeth Wolkovich" w:date="2018-06-25T19:20:00Z" w:initials="EW">
    <w:p w14:paraId="67E49234" w14:textId="4629609A" w:rsidR="00DF4911" w:rsidRDefault="00DF4911">
      <w:pPr>
        <w:pStyle w:val="CommentText"/>
      </w:pPr>
      <w:r>
        <w:rPr>
          <w:rStyle w:val="CommentReference"/>
        </w:rPr>
        <w:annotationRef/>
      </w:r>
      <w:r>
        <w:t>Nice!</w:t>
      </w:r>
    </w:p>
  </w:comment>
  <w:comment w:id="9"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10"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80E866" w14:textId="77777777" w:rsidR="00555B04" w:rsidRDefault="00555B04" w:rsidP="004656B4">
      <w:r>
        <w:separator/>
      </w:r>
    </w:p>
  </w:endnote>
  <w:endnote w:type="continuationSeparator" w:id="0">
    <w:p w14:paraId="1D67AB13" w14:textId="77777777" w:rsidR="00555B04" w:rsidRDefault="00555B04"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5EFEE4" w14:textId="77777777" w:rsidR="00555B04" w:rsidRDefault="00555B04" w:rsidP="004656B4">
      <w:r>
        <w:separator/>
      </w:r>
    </w:p>
  </w:footnote>
  <w:footnote w:type="continuationSeparator" w:id="0">
    <w:p w14:paraId="32AB5D4B" w14:textId="77777777" w:rsidR="00555B04" w:rsidRDefault="00555B04"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61311"/>
    <w:rsid w:val="004656B4"/>
    <w:rsid w:val="00466341"/>
    <w:rsid w:val="00467BEE"/>
    <w:rsid w:val="00475062"/>
    <w:rsid w:val="00475126"/>
    <w:rsid w:val="004967C3"/>
    <w:rsid w:val="004A255F"/>
    <w:rsid w:val="004A4A13"/>
    <w:rsid w:val="004B1033"/>
    <w:rsid w:val="004C0201"/>
    <w:rsid w:val="004F02F6"/>
    <w:rsid w:val="004F5C1C"/>
    <w:rsid w:val="00504F9C"/>
    <w:rsid w:val="00517A0F"/>
    <w:rsid w:val="005255D9"/>
    <w:rsid w:val="005366EB"/>
    <w:rsid w:val="005367EC"/>
    <w:rsid w:val="005414F2"/>
    <w:rsid w:val="00555B04"/>
    <w:rsid w:val="005737DB"/>
    <w:rsid w:val="005764AF"/>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B5912"/>
    <w:rsid w:val="007C6C4A"/>
    <w:rsid w:val="007E1066"/>
    <w:rsid w:val="007E4E3D"/>
    <w:rsid w:val="007F240A"/>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1428"/>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A79"/>
    <w:rsid w:val="00B77E2A"/>
    <w:rsid w:val="00B80E46"/>
    <w:rsid w:val="00B95954"/>
    <w:rsid w:val="00B9758B"/>
    <w:rsid w:val="00B97C34"/>
    <w:rsid w:val="00BC090B"/>
    <w:rsid w:val="00BD3C4B"/>
    <w:rsid w:val="00BD50D8"/>
    <w:rsid w:val="00BE1DAF"/>
    <w:rsid w:val="00BE3192"/>
    <w:rsid w:val="00BF3903"/>
    <w:rsid w:val="00BF4BC4"/>
    <w:rsid w:val="00C11E45"/>
    <w:rsid w:val="00C41495"/>
    <w:rsid w:val="00C449D4"/>
    <w:rsid w:val="00C5360C"/>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4911"/>
    <w:rsid w:val="00DF5E40"/>
    <w:rsid w:val="00DF677F"/>
    <w:rsid w:val="00DF75BC"/>
    <w:rsid w:val="00E11437"/>
    <w:rsid w:val="00E1411A"/>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5A8F4170-B6C0-4A4E-9C9C-F05454B1B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D1ED6FDC-034B-7947-B2F6-98568DE3E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TotalTime>
  <Pages>7</Pages>
  <Words>2168</Words>
  <Characters>12362</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cp:revision>
  <dcterms:created xsi:type="dcterms:W3CDTF">2017-10-26T00:57:00Z</dcterms:created>
  <dcterms:modified xsi:type="dcterms:W3CDTF">2018-09-14T15:36:00Z</dcterms:modified>
</cp:coreProperties>
</file>